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B683DE" w14:textId="77777777" w:rsidR="0000059B" w:rsidRPr="0000059B" w:rsidRDefault="0000059B" w:rsidP="00F11966">
      <w:pPr>
        <w:jc w:val="both"/>
        <w:rPr>
          <w:rFonts w:ascii="Times New Roman" w:eastAsia="Times New Roman" w:hAnsi="Times New Roman" w:cs="Times New Roman"/>
          <w:lang w:eastAsia="en-GB"/>
        </w:rPr>
      </w:pPr>
      <w:r w:rsidRPr="0000059B">
        <w:rPr>
          <w:rFonts w:ascii="Times New Roman" w:eastAsia="Times New Roman" w:hAnsi="Times New Roman" w:cs="Times New Roman"/>
          <w:lang w:eastAsia="en-GB"/>
        </w:rPr>
        <w:t>Machine learning for predictive data analytics in medicine: A review illustrated by cardiovascular and nuclear medicine examples</w:t>
      </w:r>
    </w:p>
    <w:p w14:paraId="4439D254" w14:textId="4186E9BE" w:rsidR="005A37EE" w:rsidRDefault="00CD0BB7" w:rsidP="00F11966">
      <w:pPr>
        <w:jc w:val="both"/>
      </w:pPr>
    </w:p>
    <w:p w14:paraId="6FC1F83C" w14:textId="7F5D0A4F" w:rsidR="0000059B" w:rsidRDefault="0000059B" w:rsidP="00F11966">
      <w:pPr>
        <w:jc w:val="both"/>
      </w:pPr>
    </w:p>
    <w:p w14:paraId="2F6163EC" w14:textId="473075BD" w:rsidR="0000059B" w:rsidRDefault="0000059B" w:rsidP="00F11966">
      <w:pPr>
        <w:jc w:val="both"/>
      </w:pPr>
      <w:r>
        <w:fldChar w:fldCharType="begin" w:fldLock="1"/>
      </w:r>
      <w: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fldChar w:fldCharType="separate"/>
      </w:r>
      <w:r w:rsidRPr="0000059B">
        <w:rPr>
          <w:noProof/>
        </w:rPr>
        <w:t>(Jamin, Abraham, &amp; Humeau-Heurtier, 2021)</w:t>
      </w:r>
      <w:r>
        <w:fldChar w:fldCharType="end"/>
      </w:r>
    </w:p>
    <w:p w14:paraId="6A9F33F2" w14:textId="7898AE44" w:rsidR="0000059B" w:rsidRDefault="0000059B" w:rsidP="00F11966">
      <w:pPr>
        <w:jc w:val="both"/>
      </w:pPr>
    </w:p>
    <w:p w14:paraId="53F41661" w14:textId="46E0B94F" w:rsidR="0000059B" w:rsidRPr="0000059B" w:rsidRDefault="0000059B" w:rsidP="00F11966">
      <w:pPr>
        <w:widowControl w:val="0"/>
        <w:autoSpaceDE w:val="0"/>
        <w:autoSpaceDN w:val="0"/>
        <w:adjustRightInd w:val="0"/>
        <w:ind w:left="480" w:hanging="480"/>
        <w:jc w:val="both"/>
        <w:rPr>
          <w:rFonts w:ascii="Calibri" w:hAnsi="Calibri"/>
          <w:noProof/>
        </w:rPr>
      </w:pPr>
      <w:r>
        <w:fldChar w:fldCharType="begin" w:fldLock="1"/>
      </w:r>
      <w:r>
        <w:instrText xml:space="preserve">ADDIN Mendeley Bibliography CSL_BIBLIOGRAPHY </w:instrText>
      </w:r>
      <w:r>
        <w:fldChar w:fldCharType="separate"/>
      </w:r>
      <w:r w:rsidRPr="0000059B">
        <w:rPr>
          <w:rFonts w:ascii="Calibri" w:hAnsi="Calibri" w:cs="Times New Roman"/>
          <w:noProof/>
        </w:rPr>
        <w:t xml:space="preserve">Jamin, A., Abraham, P., &amp; Humeau-Heurtier, A. (2021). Machine learning for predictive data analytics in medicine: A review illustrated by cardiovascular and nuclear medicine examples. </w:t>
      </w:r>
      <w:r w:rsidRPr="0000059B">
        <w:rPr>
          <w:rFonts w:ascii="Calibri" w:hAnsi="Calibri" w:cs="Times New Roman"/>
          <w:i/>
          <w:iCs/>
          <w:noProof/>
        </w:rPr>
        <w:t>Clinical Physiology and Functional Imaging</w:t>
      </w:r>
      <w:r w:rsidRPr="0000059B">
        <w:rPr>
          <w:rFonts w:ascii="Calibri" w:hAnsi="Calibri" w:cs="Times New Roman"/>
          <w:noProof/>
        </w:rPr>
        <w:t xml:space="preserve">, </w:t>
      </w:r>
      <w:r w:rsidRPr="0000059B">
        <w:rPr>
          <w:rFonts w:ascii="Calibri" w:hAnsi="Calibri" w:cs="Times New Roman"/>
          <w:i/>
          <w:iCs/>
          <w:noProof/>
        </w:rPr>
        <w:t>41</w:t>
      </w:r>
      <w:r w:rsidRPr="0000059B">
        <w:rPr>
          <w:rFonts w:ascii="Calibri" w:hAnsi="Calibri" w:cs="Times New Roman"/>
          <w:noProof/>
        </w:rPr>
        <w:t>(2), 113–127. https://doi.org/10.1111/cpf.12686</w:t>
      </w:r>
    </w:p>
    <w:p w14:paraId="1462615D" w14:textId="560B5A68" w:rsidR="0000059B" w:rsidRDefault="0000059B" w:rsidP="00F11966">
      <w:pPr>
        <w:jc w:val="both"/>
      </w:pPr>
      <w:r>
        <w:fldChar w:fldCharType="end"/>
      </w:r>
    </w:p>
    <w:p w14:paraId="2D4633FA" w14:textId="7944B963" w:rsidR="0000059B" w:rsidRDefault="0000059B" w:rsidP="00F11966">
      <w:pPr>
        <w:jc w:val="both"/>
      </w:pPr>
    </w:p>
    <w:p w14:paraId="7950C1A1" w14:textId="77777777" w:rsidR="0000059B" w:rsidRPr="0000059B" w:rsidRDefault="0000059B" w:rsidP="00F11966">
      <w:pPr>
        <w:jc w:val="both"/>
        <w:rPr>
          <w:lang w:val="pt-BR"/>
        </w:rPr>
      </w:pPr>
      <w:r w:rsidRPr="0000059B">
        <w:rPr>
          <w:lang w:val="pt-BR"/>
        </w:rPr>
        <w:t>Abstrato</w:t>
      </w:r>
    </w:p>
    <w:p w14:paraId="40A33EC2" w14:textId="47AD05D5" w:rsidR="00CD0BB7" w:rsidRPr="00CD0BB7" w:rsidRDefault="00CD0BB7" w:rsidP="00CD0BB7">
      <w:pPr>
        <w:jc w:val="both"/>
        <w:rPr>
          <w:lang w:val="pt-BR"/>
        </w:rPr>
      </w:pPr>
    </w:p>
    <w:p w14:paraId="51AB7384" w14:textId="77777777" w:rsidR="00CD0BB7" w:rsidRPr="00CD0BB7" w:rsidRDefault="00CD0BB7" w:rsidP="00CD0BB7">
      <w:pPr>
        <w:jc w:val="both"/>
        <w:rPr>
          <w:lang w:val="pt-BR"/>
        </w:rPr>
      </w:pPr>
    </w:p>
    <w:p w14:paraId="2FA50F39" w14:textId="0BCF3AE2" w:rsidR="003966FC" w:rsidRDefault="00CD0BB7" w:rsidP="00CD0BB7">
      <w:pPr>
        <w:jc w:val="both"/>
        <w:rPr>
          <w:lang w:val="pt-BR"/>
        </w:rPr>
      </w:pPr>
      <w:r w:rsidRPr="00CD0BB7">
        <w:rPr>
          <w:lang w:val="pt-BR"/>
        </w:rPr>
        <w:t>A medicina baseada em provas permite ao médico avaliar a relação risco-benefício de um tratamento através da definição e dos dados. As escolhas baseadas no risco podem ser feitas pelo médico utilizando informações diferentes. Com a emergência de novas tecnologias, uma grande quantidade de dados é registada,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dados anotados para construir o modelo. Esta categoria permite resolver problemas de análise de dados de previsão. Neste artigo, detalhamos a utilização de algoritmos de aprendizagem supervisionada de máquinas para a previsão de problemas de análise de dados em medicina. No campo médico, os dados podem ser divididos em duas categorias: imagens médicas e outros dados. Para uma maior brevidade, a nossa revisão trata de qualquer tipo de dados médicos, excluindo imagens. Neste artigo, oferecemos uma discussão em torno de quatro abordagens de aprendizagem supervisionada por máquinas: abordagens baseadas na informação, baseadas na semelhança, baseadas na probabilidade e baseadas em erros. Cada método é ilustrado com exemplos detalhados de medicina cardiovascular e nuclear. A nossa revisão mostra que o conjunto de modelos (ME) e a máquina vectorial de suporte (SVM) são os métodos mais populares. SVM, ME e redes neurais artificiais conduzem frequentemente a melhores resultados do que os dados por outros algoritmos. Nos próximos anos, mais estudos, mais dados, mais ferramentas e mais métodos serão, com certeza, propostos.</w:t>
      </w:r>
    </w:p>
    <w:p w14:paraId="366FAEE9" w14:textId="77777777" w:rsidR="003966FC" w:rsidRDefault="003966FC" w:rsidP="00F11966">
      <w:pPr>
        <w:jc w:val="both"/>
        <w:rPr>
          <w:lang w:val="pt-BR"/>
        </w:rPr>
      </w:pPr>
    </w:p>
    <w:p w14:paraId="5DD63395" w14:textId="17230B28" w:rsidR="003966FC" w:rsidRDefault="003966FC" w:rsidP="00F11966">
      <w:pPr>
        <w:jc w:val="both"/>
        <w:rPr>
          <w:lang w:val="pt-BR"/>
        </w:rPr>
      </w:pPr>
      <w:r>
        <w:rPr>
          <w:lang w:val="pt-BR"/>
        </w:rPr>
        <w:t xml:space="preserve">Conclusão: </w:t>
      </w:r>
    </w:p>
    <w:p w14:paraId="142BAA61" w14:textId="6A340C33" w:rsidR="003966FC" w:rsidRDefault="003966FC" w:rsidP="00F11966">
      <w:pPr>
        <w:jc w:val="both"/>
        <w:rPr>
          <w:lang w:val="pt-BR"/>
        </w:rPr>
      </w:pPr>
    </w:p>
    <w:p w14:paraId="69C4ECDF" w14:textId="5EAD91AC" w:rsidR="003966FC" w:rsidRPr="0000059B" w:rsidRDefault="003966FC" w:rsidP="00F11966">
      <w:pPr>
        <w:jc w:val="both"/>
        <w:rPr>
          <w:lang w:val="pt-BR"/>
        </w:rPr>
      </w:pPr>
      <w:r w:rsidRPr="003966FC">
        <w:rPr>
          <w:lang w:val="pt-BR"/>
        </w:rPr>
        <w:t>As aplicações de aprendizagem de máquinas estão a crescer no campo da medicina. Nos próximos anos, mais estudos, mais dados, mais ferramentas e mais métodos serão, com certeza, propostos.</w:t>
      </w:r>
    </w:p>
    <w:p w14:paraId="1D33645E" w14:textId="77777777" w:rsidR="00F11966" w:rsidRPr="0000059B" w:rsidRDefault="00F11966">
      <w:pPr>
        <w:jc w:val="both"/>
        <w:rPr>
          <w:lang w:val="pt-BR"/>
        </w:rPr>
      </w:pPr>
    </w:p>
    <w:sectPr w:rsidR="00F11966" w:rsidRPr="000005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59B"/>
    <w:rsid w:val="0000059B"/>
    <w:rsid w:val="0030569A"/>
    <w:rsid w:val="003966FC"/>
    <w:rsid w:val="00B61E7E"/>
    <w:rsid w:val="00B951D7"/>
    <w:rsid w:val="00BB4EFB"/>
    <w:rsid w:val="00CD0BB7"/>
    <w:rsid w:val="00F119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E6E5D"/>
  <w15:chartTrackingRefBased/>
  <w15:docId w15:val="{1014E9DB-DE5C-864F-B52A-D8F9EE566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765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18F74-0848-794E-BCFA-A639C61CF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776</Words>
  <Characters>4427</Characters>
  <Application>Microsoft Office Word</Application>
  <DocSecurity>0</DocSecurity>
  <Lines>36</Lines>
  <Paragraphs>10</Paragraphs>
  <ScaleCrop>false</ScaleCrop>
  <Company/>
  <LinksUpToDate>false</LinksUpToDate>
  <CharactersWithSpaces>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4-14T14:31:00Z</dcterms:created>
  <dcterms:modified xsi:type="dcterms:W3CDTF">2021-04-1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